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005F4" w14:textId="17BC985A" w:rsidR="0006660A" w:rsidRPr="0006660A" w:rsidRDefault="0006660A" w:rsidP="0006660A">
      <w:pPr>
        <w:spacing w:line="480" w:lineRule="auto"/>
        <w:jc w:val="center"/>
        <w:rPr>
          <w:b/>
          <w:bCs/>
        </w:rPr>
      </w:pPr>
      <w:r>
        <w:rPr>
          <w:b/>
          <w:bCs/>
        </w:rPr>
        <w:t>Supplemental Methods</w:t>
      </w:r>
    </w:p>
    <w:p w14:paraId="4EBE74F4" w14:textId="77777777" w:rsidR="0006660A" w:rsidRPr="0006660A" w:rsidRDefault="0006660A" w:rsidP="0006660A">
      <w:pPr>
        <w:pStyle w:val="Heading3"/>
        <w:spacing w:line="480" w:lineRule="auto"/>
        <w:rPr>
          <w:rFonts w:ascii="Times New Roman" w:hAnsi="Times New Roman" w:cs="Times New Roman"/>
          <w:b/>
          <w:bCs/>
          <w:color w:val="000000" w:themeColor="text1"/>
        </w:rPr>
      </w:pPr>
      <w:bookmarkStart w:id="0" w:name="_Toc53212459"/>
      <w:r w:rsidRPr="0006660A">
        <w:rPr>
          <w:rFonts w:ascii="Times New Roman" w:hAnsi="Times New Roman" w:cs="Times New Roman"/>
          <w:b/>
          <w:bCs/>
          <w:color w:val="000000" w:themeColor="text1"/>
        </w:rPr>
        <w:t xml:space="preserve">Bayesian Unequal-variance </w:t>
      </w:r>
      <w:r w:rsidRPr="0006660A">
        <w:rPr>
          <w:rFonts w:ascii="Times New Roman" w:hAnsi="Times New Roman" w:cs="Times New Roman"/>
          <w:b/>
          <w:bCs/>
          <w:i/>
          <w:iCs/>
          <w:color w:val="000000" w:themeColor="text1"/>
        </w:rPr>
        <w:t>t</w:t>
      </w:r>
      <w:r w:rsidRPr="0006660A">
        <w:rPr>
          <w:rFonts w:ascii="Times New Roman" w:hAnsi="Times New Roman" w:cs="Times New Roman"/>
          <w:b/>
          <w:bCs/>
          <w:color w:val="000000" w:themeColor="text1"/>
        </w:rPr>
        <w:t>-tests</w:t>
      </w:r>
      <w:bookmarkEnd w:id="0"/>
    </w:p>
    <w:p w14:paraId="7B9980FD" w14:textId="1506C59E" w:rsidR="0006660A" w:rsidRPr="006A174C" w:rsidRDefault="0006660A" w:rsidP="0006660A">
      <w:pPr>
        <w:spacing w:line="480" w:lineRule="auto"/>
        <w:ind w:firstLine="720"/>
        <w:rPr>
          <w:color w:val="000000" w:themeColor="text1"/>
        </w:rPr>
      </w:pPr>
      <w:r w:rsidRPr="00D94666">
        <w:t xml:space="preserve">All statistical computations were performed in R </w:t>
      </w:r>
      <w:r w:rsidRPr="00D94666">
        <w:fldChar w:fldCharType="begin"/>
      </w:r>
      <w:r w:rsidRPr="00D94666">
        <w:instrText xml:space="preserve"> ADDIN ZOTERO_ITEM CSL_CITATION {"citationID":"bJdMKpeB","properties":{"formattedCitation":"(R Core Team, 2020)","plainCitation":"(R Core Team, 2020)","noteIndex":0},"citationItems":[{"id":29705,"uris":["http://zotero.org/users/6494596/items/3B33CNAQ"],"uri":["http://zotero.org/users/6494596/items/3B33CNAQ"],"itemData":{"id":29705,"type":"book","event-place":"Vienna, Austria","publisher":"R Foundation for Statistical Computing","publisher-place":"Vienna, Austria","title":"R: A language and environment for statistical computing","URL":"https://www.R-project.org/","version":"4.0.2","author":[{"literal":"R Core Team"}],"issued":{"date-parts":[["2020",6,22]]}}}],"schema":"https://github.com/citation-style-language/schema/raw/master/csl-citation.json"} </w:instrText>
      </w:r>
      <w:r w:rsidRPr="00D94666">
        <w:fldChar w:fldCharType="separate"/>
      </w:r>
      <w:r>
        <w:rPr>
          <w:noProof/>
        </w:rPr>
        <w:t>(R Core Team, 2020)</w:t>
      </w:r>
      <w:r w:rsidRPr="00D94666">
        <w:fldChar w:fldCharType="end"/>
      </w:r>
      <w:r w:rsidRPr="00D94666">
        <w:t>.</w:t>
      </w:r>
      <w:r>
        <w:t xml:space="preserve"> </w:t>
      </w:r>
      <w:r w:rsidRPr="00B30A29">
        <w:rPr>
          <w:color w:val="000000" w:themeColor="text1"/>
        </w:rPr>
        <w:t xml:space="preserve">When comparing </w:t>
      </w:r>
      <w:r>
        <w:rPr>
          <w:color w:val="000000" w:themeColor="text1"/>
        </w:rPr>
        <w:t>continuous variables</w:t>
      </w:r>
      <w:r w:rsidRPr="00B30A29">
        <w:rPr>
          <w:color w:val="000000" w:themeColor="text1"/>
        </w:rPr>
        <w:t xml:space="preserve"> between </w:t>
      </w:r>
      <w:r>
        <w:rPr>
          <w:color w:val="000000" w:themeColor="text1"/>
        </w:rPr>
        <w:t>autistic and neurotypical</w:t>
      </w:r>
      <w:r w:rsidRPr="00B30A29">
        <w:rPr>
          <w:color w:val="000000" w:themeColor="text1"/>
        </w:rPr>
        <w:t xml:space="preserve"> groups, we utilized a Bayesian </w:t>
      </w:r>
      <w:r w:rsidRPr="00B30A29">
        <w:rPr>
          <w:i/>
          <w:iCs/>
          <w:color w:val="000000" w:themeColor="text1"/>
        </w:rPr>
        <w:t>t</w:t>
      </w:r>
      <w:r w:rsidRPr="00B30A29">
        <w:rPr>
          <w:color w:val="000000" w:themeColor="text1"/>
        </w:rPr>
        <w:t>-test</w:t>
      </w:r>
      <w:r w:rsidRPr="00B30A29">
        <w:rPr>
          <w:i/>
          <w:iCs/>
          <w:color w:val="000000" w:themeColor="text1"/>
        </w:rPr>
        <w:t xml:space="preserve"> </w:t>
      </w:r>
      <w:r w:rsidRPr="00B30A29">
        <w:rPr>
          <w:color w:val="000000" w:themeColor="text1"/>
        </w:rPr>
        <w:t xml:space="preserve">similar to the BEST procedure proposed by </w:t>
      </w:r>
      <w:proofErr w:type="spellStart"/>
      <w:r w:rsidRPr="00B30A29">
        <w:rPr>
          <w:color w:val="000000" w:themeColor="text1"/>
        </w:rPr>
        <w:t>Kruschke</w:t>
      </w:r>
      <w:proofErr w:type="spellEnd"/>
      <w:r w:rsidRPr="00B30A29">
        <w:rPr>
          <w:color w:val="000000" w:themeColor="text1"/>
        </w:rPr>
        <w:t xml:space="preserve"> </w:t>
      </w:r>
      <w:r w:rsidRPr="00B30A29">
        <w:rPr>
          <w:color w:val="000000" w:themeColor="text1"/>
        </w:rPr>
        <w:fldChar w:fldCharType="begin"/>
      </w:r>
      <w:r w:rsidRPr="00B30A29">
        <w:rPr>
          <w:color w:val="000000" w:themeColor="text1"/>
        </w:rPr>
        <w:instrText xml:space="preserve"> ADDIN ZOTERO_ITEM CSL_CITATION {"citationID":"ucQqH8lh","properties":{"formattedCitation":"(2013)","plainCitation":"(2013)","noteIndex":0},"citationItems":[{"id":31063,"uris":["http://zotero.org/users/6494596/items/QY9ZVE2A"],"uri":["http://zotero.org/users/6494596/items/QY9ZVE2A"],"itemData":{"id":31063,"type":"article-journal","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container-title":"Journal of Experimental Psychology: General","DOI":"10.1037/a0029146","ISSN":"0096-3445","issue":"2","language":"ENGLISH","note":"PMID: 22774788","page":"573-603","source":"insights.ovid.com","title":"Bayesian estimation supersedes the t test.","volume":"142","author":[{"family":"Kruschke","given":"John K."}],"issued":{"date-parts":[["2013",5]]}},"suppress-author":true}],"schema":"https://github.com/citation-style-language/schema/raw/master/csl-citation.json"} </w:instrText>
      </w:r>
      <w:r w:rsidRPr="00B30A29">
        <w:rPr>
          <w:color w:val="000000" w:themeColor="text1"/>
        </w:rPr>
        <w:fldChar w:fldCharType="separate"/>
      </w:r>
      <w:r w:rsidRPr="00B30A29">
        <w:rPr>
          <w:noProof/>
          <w:color w:val="000000" w:themeColor="text1"/>
        </w:rPr>
        <w:t>(2013)</w:t>
      </w:r>
      <w:r w:rsidRPr="00B30A29">
        <w:rPr>
          <w:color w:val="000000" w:themeColor="text1"/>
        </w:rPr>
        <w:fldChar w:fldCharType="end"/>
      </w:r>
      <w:r w:rsidRPr="00B30A29">
        <w:rPr>
          <w:color w:val="000000" w:themeColor="text1"/>
        </w:rPr>
        <w:t>. However, a notable difference is that in our model, priors were not dependent on the data, dependent variables were standardized (</w:t>
      </w:r>
      <w:r w:rsidRPr="00B30A29">
        <w:rPr>
          <w:i/>
          <w:iCs/>
          <w:color w:val="000000" w:themeColor="text1"/>
        </w:rPr>
        <w:t>M</w:t>
      </w:r>
      <w:r w:rsidRPr="00B30A29">
        <w:rPr>
          <w:color w:val="000000" w:themeColor="text1"/>
        </w:rPr>
        <w:t xml:space="preserve"> = 0, </w:t>
      </w:r>
      <w:r w:rsidRPr="00B30A29">
        <w:rPr>
          <w:i/>
          <w:iCs/>
          <w:color w:val="000000" w:themeColor="text1"/>
        </w:rPr>
        <w:t>SD</w:t>
      </w:r>
      <w:r w:rsidRPr="00B30A29">
        <w:rPr>
          <w:color w:val="000000" w:themeColor="text1"/>
        </w:rPr>
        <w:t xml:space="preserve"> = 1). The standardized outcome was fit to an unequal-variances </w:t>
      </w:r>
      <w:r w:rsidRPr="00B30A29">
        <w:rPr>
          <w:i/>
          <w:iCs/>
          <w:color w:val="000000" w:themeColor="text1"/>
        </w:rPr>
        <w:t>t</w:t>
      </w:r>
      <w:r w:rsidRPr="00B30A29">
        <w:rPr>
          <w:color w:val="000000" w:themeColor="text1"/>
        </w:rPr>
        <w:t>-test model in</w:t>
      </w:r>
      <w:r>
        <w:rPr>
          <w:color w:val="000000" w:themeColor="text1"/>
        </w:rPr>
        <w:t xml:space="preserve"> the</w:t>
      </w:r>
      <w:r w:rsidRPr="00B30A29">
        <w:rPr>
          <w:color w:val="000000" w:themeColor="text1"/>
        </w:rPr>
        <w:t xml:space="preserve"> </w:t>
      </w:r>
      <w:r w:rsidRPr="00B30A29">
        <w:rPr>
          <w:i/>
          <w:iCs/>
          <w:color w:val="000000" w:themeColor="text1"/>
        </w:rPr>
        <w:t>brms</w:t>
      </w:r>
      <w:r>
        <w:rPr>
          <w:color w:val="000000" w:themeColor="text1"/>
        </w:rPr>
        <w:t xml:space="preserve"> R package </w:t>
      </w:r>
      <w:r>
        <w:rPr>
          <w:color w:val="000000" w:themeColor="text1"/>
        </w:rPr>
        <w:fldChar w:fldCharType="begin"/>
      </w:r>
      <w:r>
        <w:rPr>
          <w:color w:val="000000" w:themeColor="text1"/>
        </w:rPr>
        <w:instrText xml:space="preserve"> ADDIN ZOTERO_ITEM CSL_CITATION {"citationID":"oTC3Y2Pl","properties":{"formattedCitation":"(B\\uc0\\u252{}rkner, 2017)","plainCitation":"(Bürkner, 2017)","noteIndex":0},"citationItems":[{"id":22460,"uris":["http://zotero.org/users/6494596/items/6QQK6AUC"],"uri":["http://zotero.org/users/6494596/items/6QQK6AUC"],"itemData":{"id":22460,"type":"article-journal","container-title":"Journal of Statistical Software","DOI":"10.18637/jss.v080.i01","issue":"1","journalAbbreviation":"J Stat Soft","title":"brms: An R package for Bayesian multilevel models using Stan","volume":"80","author":[{"family":"Bürkner","given":"Paul-Christian"}],"issued":{"date-parts":[["2017"]]}}}],"schema":"https://github.com/citation-style-language/schema/raw/master/csl-citation.json"} </w:instrText>
      </w:r>
      <w:r>
        <w:rPr>
          <w:color w:val="000000" w:themeColor="text1"/>
        </w:rPr>
        <w:fldChar w:fldCharType="separate"/>
      </w:r>
      <w:r w:rsidRPr="0006660A">
        <w:rPr>
          <w:color w:val="000000"/>
        </w:rPr>
        <w:t>(Bürkner, 2017)</w:t>
      </w:r>
      <w:r>
        <w:rPr>
          <w:color w:val="000000" w:themeColor="text1"/>
        </w:rPr>
        <w:fldChar w:fldCharType="end"/>
      </w:r>
      <w:r w:rsidRPr="00B30A29">
        <w:rPr>
          <w:color w:val="000000" w:themeColor="text1"/>
        </w:rPr>
        <w:t>, with a Normal(0, 1) prior on regression coefficients (i.e., the intercept term, mean difference between groups, and mean difference in log(</w:t>
      </w:r>
      <w:r w:rsidRPr="00B30A29">
        <w:rPr>
          <w:color w:val="000000" w:themeColor="text1"/>
        </w:rPr>
        <w:sym w:font="Symbol" w:char="F073"/>
      </w:r>
      <w:r w:rsidRPr="00B30A29">
        <w:rPr>
          <w:color w:val="000000" w:themeColor="text1"/>
        </w:rPr>
        <w:t xml:space="preserve">) between groups), a Normal(0, 1) prior on log-transformed standard deviation parameters for each group, and a Gamma(2, 0.1) prior on </w:t>
      </w:r>
      <w:r w:rsidRPr="00B30A29">
        <w:rPr>
          <w:color w:val="000000" w:themeColor="text1"/>
        </w:rPr>
        <w:sym w:font="Symbol" w:char="F06E"/>
      </w:r>
      <w:r w:rsidRPr="00B30A29">
        <w:rPr>
          <w:color w:val="000000" w:themeColor="text1"/>
        </w:rPr>
        <w:t xml:space="preserve">, the degrees of freedom of the </w:t>
      </w:r>
      <w:r w:rsidRPr="00B30A29">
        <w:rPr>
          <w:i/>
          <w:iCs/>
          <w:color w:val="000000" w:themeColor="text1"/>
        </w:rPr>
        <w:t>t-</w:t>
      </w:r>
      <w:r w:rsidRPr="00B30A29">
        <w:rPr>
          <w:color w:val="000000" w:themeColor="text1"/>
        </w:rPr>
        <w:t xml:space="preserve">distribution. Posterior distributions of the parameters were based on 40,000 post-warmup MCMC draws from five Markov chains. The primary parameter of interest was the standardized mean difference between groups (i.e., Cohen’s </w:t>
      </w:r>
      <w:r w:rsidRPr="00B30A29">
        <w:rPr>
          <w:i/>
          <w:iCs/>
          <w:color w:val="000000" w:themeColor="text1"/>
        </w:rPr>
        <w:t>d</w:t>
      </w:r>
      <w:r w:rsidRPr="00B30A29">
        <w:rPr>
          <w:color w:val="000000" w:themeColor="text1"/>
        </w:rPr>
        <w:t xml:space="preserve">, calculated as the difference in means divided by the square root of the pooled variance), which we summarized using the posterior median and 95% </w:t>
      </w:r>
      <w:r>
        <w:rPr>
          <w:color w:val="000000" w:themeColor="text1"/>
        </w:rPr>
        <w:t>highest-density credible interval (CrI)</w:t>
      </w:r>
      <w:r w:rsidRPr="00B30A29">
        <w:rPr>
          <w:color w:val="000000" w:themeColor="text1"/>
        </w:rPr>
        <w:t xml:space="preserve">. </w:t>
      </w:r>
      <w:r w:rsidR="006A174C">
        <w:rPr>
          <w:color w:val="000000" w:themeColor="text1"/>
        </w:rPr>
        <w:t xml:space="preserve">The Savage-Dickey density ratio </w:t>
      </w:r>
      <w:r w:rsidR="006A174C">
        <w:rPr>
          <w:color w:val="000000" w:themeColor="text1"/>
        </w:rPr>
        <w:fldChar w:fldCharType="begin"/>
      </w:r>
      <w:r w:rsidR="006A174C">
        <w:rPr>
          <w:color w:val="000000" w:themeColor="text1"/>
        </w:rPr>
        <w:instrText xml:space="preserve"> ADDIN ZOTERO_ITEM CSL_CITATION {"citationID":"gW6qUP8A","properties":{"formattedCitation":"(Wagenmakers et al., 2010)","plainCitation":"(Wagenmakers et al., 2010)","noteIndex":0},"citationItems":[{"id":31083,"uris":["http://zotero.org/users/6494596/items/LSMV6G4U"],"uri":["http://zotero.org/users/6494596/items/LSMV6G4U"],"itemData":{"id":31083,"type":"article-journal","container-title":"Cognitive Psychology","DOI":"10.1016/j.cogpsych.2009.12.001","ISSN":"00100285","issue":"3","journalAbbreviation":"Cognitive Psychology","language":"en","page":"158-189","source":"DOI.org (Crossref)","title":"Bayesian hypothesis testing for psychologists: A tutorial on the Savage–Dickey method","title-short":"Bayesian hypothesis testing for psychologists","volume":"60","author":[{"family":"Wagenmakers","given":"Eric-Jan"},{"family":"Lodewyckx","given":"Tom"},{"family":"Kuriyal","given":"Himanshu"},{"family":"Grasman","given":"Raoul"}],"issued":{"date-parts":[["2010",5]]}}}],"schema":"https://github.com/citation-style-language/schema/raw/master/csl-citation.json"} </w:instrText>
      </w:r>
      <w:r w:rsidR="006A174C">
        <w:rPr>
          <w:color w:val="000000" w:themeColor="text1"/>
        </w:rPr>
        <w:fldChar w:fldCharType="separate"/>
      </w:r>
      <w:r w:rsidR="006A174C">
        <w:rPr>
          <w:noProof/>
          <w:color w:val="000000" w:themeColor="text1"/>
        </w:rPr>
        <w:t>(Wagenmakers et al., 2010)</w:t>
      </w:r>
      <w:r w:rsidR="006A174C">
        <w:rPr>
          <w:color w:val="000000" w:themeColor="text1"/>
        </w:rPr>
        <w:fldChar w:fldCharType="end"/>
      </w:r>
      <w:r w:rsidR="006A174C">
        <w:rPr>
          <w:color w:val="000000" w:themeColor="text1"/>
        </w:rPr>
        <w:t xml:space="preserve"> was used to calculate a Bayes factor testing the hypothesis that </w:t>
      </w:r>
      <w:r w:rsidR="006A174C">
        <w:rPr>
          <w:i/>
          <w:iCs/>
          <w:color w:val="000000" w:themeColor="text1"/>
        </w:rPr>
        <w:t>d</w:t>
      </w:r>
      <w:r w:rsidR="006A174C">
        <w:rPr>
          <w:color w:val="000000" w:themeColor="text1"/>
        </w:rPr>
        <w:t xml:space="preserve"> = 0.</w:t>
      </w:r>
    </w:p>
    <w:p w14:paraId="392D7DD3" w14:textId="1DF3B8CB" w:rsidR="0006660A" w:rsidRPr="0006660A" w:rsidRDefault="0006660A" w:rsidP="0006660A">
      <w:pPr>
        <w:pStyle w:val="Heading3"/>
        <w:spacing w:line="480" w:lineRule="auto"/>
        <w:rPr>
          <w:rFonts w:ascii="Times New Roman" w:hAnsi="Times New Roman" w:cs="Times New Roman"/>
          <w:b/>
          <w:bCs/>
          <w:color w:val="000000" w:themeColor="text1"/>
        </w:rPr>
      </w:pPr>
      <w:r w:rsidRPr="0006660A">
        <w:rPr>
          <w:rFonts w:ascii="Times New Roman" w:hAnsi="Times New Roman" w:cs="Times New Roman"/>
          <w:b/>
          <w:bCs/>
          <w:color w:val="000000" w:themeColor="text1"/>
        </w:rPr>
        <w:t xml:space="preserve">Bayesian </w:t>
      </w:r>
      <w:r>
        <w:rPr>
          <w:rFonts w:ascii="Times New Roman" w:hAnsi="Times New Roman" w:cs="Times New Roman"/>
          <w:b/>
          <w:bCs/>
          <w:color w:val="000000" w:themeColor="text1"/>
        </w:rPr>
        <w:t>Chi-squared Tests</w:t>
      </w:r>
    </w:p>
    <w:p w14:paraId="4D0DB82A" w14:textId="262EA7F8" w:rsidR="0006660A" w:rsidRPr="00D94666" w:rsidRDefault="0006660A" w:rsidP="006A174C">
      <w:pPr>
        <w:spacing w:line="480" w:lineRule="auto"/>
      </w:pPr>
      <w:r>
        <w:tab/>
      </w:r>
      <w:r w:rsidR="001F00E6">
        <w:t>Sex</w:t>
      </w:r>
      <w:r>
        <w:t xml:space="preserve"> was compared between the autistic and neurotypical groups using the Bayesian equivalent of a Chi-squared test, which assessed the hypothesis that the proportion of females in the two groups was equal. The proportions of females in each group </w:t>
      </w:r>
      <w:r w:rsidRPr="00D94666">
        <w:t xml:space="preserve">were compared using default </w:t>
      </w:r>
      <w:proofErr w:type="spellStart"/>
      <w:r w:rsidRPr="00D94666">
        <w:t>Gûnel</w:t>
      </w:r>
      <w:proofErr w:type="spellEnd"/>
      <w:r w:rsidRPr="00D94666">
        <w:t xml:space="preserve">-Dickey Bayes factors for contingency tables </w:t>
      </w:r>
      <w:r w:rsidRPr="00D94666">
        <w:fldChar w:fldCharType="begin"/>
      </w:r>
      <w:r w:rsidRPr="00D94666">
        <w:instrText xml:space="preserve"> ADDIN ZOTERO_ITEM CSL_CITATION {"citationID":"vNrMz1Oj","properties":{"formattedCitation":"(as implemented in the BayesFactor R package; Morey &amp; Rouder, 2018)","plainCitation":"(as implemented in the BayesFactor R package; Morey &amp; Rouder, 2018)","noteIndex":0},"citationItems":[{"id":28135,"uris":["http://zotero.org/users/6494596/items/KUE5WQFA"],"uri":["http://zotero.org/users/6494596/items/KUE5WQFA"],"itemData":{"id":28135,"type":"book","title":"BayesFactor: Computation of Bayes Factors for Common Designs","URL":"https://CRAN.R-project.org/package=BayesFactor","author":[{"family":"Morey","given":"Richard D."},{"family":"Rouder","given":"Jeffrey N."}],"issued":{"date-parts":[["2018"]]}},"prefix":"as implemented in the BayesFactor R package;"}],"schema":"https://github.com/citation-style-language/schema/raw/master/csl-citation.json"} </w:instrText>
      </w:r>
      <w:r w:rsidRPr="00D94666">
        <w:fldChar w:fldCharType="separate"/>
      </w:r>
      <w:r>
        <w:rPr>
          <w:noProof/>
        </w:rPr>
        <w:t>(as implemented in the BayesFactor R package; Morey &amp; Rouder, 2018)</w:t>
      </w:r>
      <w:r w:rsidRPr="00D94666">
        <w:fldChar w:fldCharType="end"/>
      </w:r>
      <w:r w:rsidRPr="00D94666">
        <w:t xml:space="preserve"> based on the independent multinomial sampling scheme </w:t>
      </w:r>
      <w:r w:rsidRPr="00D94666">
        <w:lastRenderedPageBreak/>
        <w:fldChar w:fldCharType="begin"/>
      </w:r>
      <w:r w:rsidRPr="00D94666">
        <w:instrText xml:space="preserve"> ADDIN ZOTERO_ITEM CSL_CITATION {"citationID":"Gbb7QirS","properties":{"formattedCitation":"(G\\uc0\\u251{}nel &amp; Dickey, 1974; Jamil et al., 2017)","plainCitation":"(Gûnel &amp; Dickey, 1974; Jamil et al., 2017)","noteIndex":0},"citationItems":[{"id":30994,"uris":["http://zotero.org/users/6494596/items/AEVYCGZX"],"uri":["http://zotero.org/users/6494596/items/AEVYCGZX"],"itemData":{"id":30994,"type":"article-journal","abstract":"Abstract.  The null hypothesis of row-column independence in a two-way contingency table can be expressed as a constraint on the parameters in various standard","container-title":"Biometrika","DOI":"10.1093/biomet/61.3.545","ISSN":"0006-3444","issue":"3","journalAbbreviation":"Biometrika","language":"en","note":"publisher: Oxford Academic","page":"545-557","source":"academic.oup.com","title":"Bayes factors for independence in contingency tables","volume":"61","author":[{"family":"Gûnel","given":"Erdogan"},{"family":"Dickey","given":"James"}],"issued":{"date-parts":[["1974",12,1]]}}},{"id":31057,"uris":["http://zotero.org/users/6494596/items/3KQMBD57"],"uri":["http://zotero.org/users/6494596/items/3KQMBD57"],"itemData":{"id":31057,"type":"article-journal","abstract":"The analysis of R×C contingency tables usually features a test for independence between row and column counts. Throughout the social sciences, the adequacy of the independence hypothesis is generally evaluated by the outcome of a classical p-value null-hypothesis significance test. Unfortunately, however, the classical p-value comes with a number of well-documented drawbacks. Here we outline an alternative, Bayes factor method to quantify the evidence for and against the hypothesis of independence in R×C contingency tables. First we describe different sampling models for contingency tables and provide the corresponding default Bayes factors as originally developed by Gunel and Dickey (Biometrika, 61(3):545–557 (1974)). We then illustrate the properties and advantages of a Bayes factor analysis of contingency tables through simulations and practical examples. Computer code is available online and has been incorporated in the “BayesFactor” R package and the JASP program (jasp-stats.org).","container-title":"Behavior Research Methods","DOI":"10.3758/s13428-016-0739-8","ISSN":"1554-3528","issue":"2","journalAbbreviation":"Behav Res","language":"en","page":"638-652","source":"Springer Link","title":"Default “Gunel and Dickey” Bayes factors for contingency tables","volume":"49","author":[{"family":"Jamil","given":"Tahira"},{"family":"Ly","given":"Alexander"},{"family":"Morey","given":"Richard D."},{"family":"Love","given":"Jonathon"},{"family":"Marsman","given":"Maarten"},{"family":"Wagenmakers","given":"Eric-Jan"}],"issued":{"date-parts":[["2017",4,1]]}}}],"schema":"https://github.com/citation-style-language/schema/raw/master/csl-citation.json"} </w:instrText>
      </w:r>
      <w:r w:rsidRPr="00D94666">
        <w:fldChar w:fldCharType="separate"/>
      </w:r>
      <w:r w:rsidRPr="00857D38">
        <w:t>(Gûnel &amp; Dickey, 1974; Jamil et al., 2017)</w:t>
      </w:r>
      <w:r w:rsidRPr="00D94666">
        <w:fldChar w:fldCharType="end"/>
      </w:r>
      <w:r w:rsidRPr="00D94666">
        <w:t xml:space="preserve">. In this test, the number of individuals in each </w:t>
      </w:r>
      <w:r>
        <w:t>diagnostic</w:t>
      </w:r>
      <w:r w:rsidRPr="00D94666">
        <w:t xml:space="preserve"> group (</w:t>
      </w:r>
      <w:r>
        <w:t>autistic and neurotypical</w:t>
      </w:r>
      <w:r w:rsidRPr="00D94666">
        <w:t xml:space="preserve">) is treated as fixed, and cell counts are multinomially distributed within each row of the contingency table. A Dirichlet prior with parameters </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1</m:t>
        </m:r>
      </m:oMath>
      <w:r w:rsidRPr="00D94666">
        <w:t xml:space="preserve"> is placed on the parameters of each multinomial distribution, and the analytically derived Bayes factor provides evidence for or against the null hypothesis of equivalent distributions between groups. </w:t>
      </w:r>
      <w:r>
        <w:t xml:space="preserve">In addition, we calculated the </w:t>
      </w:r>
      <w:r w:rsidRPr="00D94666">
        <w:t xml:space="preserve">odds ratio (OR) along with its 95% </w:t>
      </w:r>
      <w:r>
        <w:t>CrI</w:t>
      </w:r>
      <w:r w:rsidRPr="00D94666">
        <w:t xml:space="preserve"> using 15,000 Monte Carlo samples from the joint posterior distribution of the model parameters</w:t>
      </w:r>
      <w:r>
        <w:t>.</w:t>
      </w:r>
      <w:r w:rsidRPr="00D94666">
        <w:t xml:space="preserve"> </w:t>
      </w:r>
    </w:p>
    <w:p w14:paraId="5CAB3EFC" w14:textId="63098766" w:rsidR="006A174C" w:rsidRDefault="006A174C">
      <w:pPr>
        <w:rPr>
          <w:b/>
          <w:bCs/>
        </w:rPr>
      </w:pPr>
      <w:r>
        <w:rPr>
          <w:b/>
          <w:bCs/>
        </w:rPr>
        <w:br w:type="page"/>
      </w:r>
    </w:p>
    <w:p w14:paraId="345F298F" w14:textId="2948B05F" w:rsidR="006A174C" w:rsidRDefault="006A174C" w:rsidP="006A174C">
      <w:pPr>
        <w:spacing w:line="480" w:lineRule="auto"/>
        <w:jc w:val="center"/>
      </w:pPr>
      <w:r>
        <w:rPr>
          <w:b/>
          <w:bCs/>
        </w:rPr>
        <w:lastRenderedPageBreak/>
        <w:t>Supplemental References</w:t>
      </w:r>
    </w:p>
    <w:p w14:paraId="02AD0C82" w14:textId="77777777" w:rsidR="006A174C" w:rsidRPr="006A174C" w:rsidRDefault="006A174C" w:rsidP="006A174C">
      <w:pPr>
        <w:pStyle w:val="Bibliography"/>
      </w:pPr>
      <w:r>
        <w:fldChar w:fldCharType="begin"/>
      </w:r>
      <w:r>
        <w:instrText xml:space="preserve"> ADDIN ZOTERO_BIBL {"uncited":[],"omitted":[],"custom":[]} CSL_BIBLIOGRAPHY </w:instrText>
      </w:r>
      <w:r>
        <w:fldChar w:fldCharType="separate"/>
      </w:r>
      <w:r w:rsidRPr="006A174C">
        <w:t xml:space="preserve">Bürkner, P.-C. (2017). brms: An R package for Bayesian multilevel models using Stan. </w:t>
      </w:r>
      <w:r w:rsidRPr="006A174C">
        <w:rPr>
          <w:i/>
          <w:iCs/>
        </w:rPr>
        <w:t>Journal of Statistical Software</w:t>
      </w:r>
      <w:r w:rsidRPr="006A174C">
        <w:t xml:space="preserve">, </w:t>
      </w:r>
      <w:r w:rsidRPr="006A174C">
        <w:rPr>
          <w:i/>
          <w:iCs/>
        </w:rPr>
        <w:t>80</w:t>
      </w:r>
      <w:r w:rsidRPr="006A174C">
        <w:t>(1). https://doi.org/10.18637/jss.v080.i01</w:t>
      </w:r>
    </w:p>
    <w:p w14:paraId="43C580F6" w14:textId="77777777" w:rsidR="006A174C" w:rsidRPr="006A174C" w:rsidRDefault="006A174C" w:rsidP="006A174C">
      <w:pPr>
        <w:pStyle w:val="Bibliography"/>
      </w:pPr>
      <w:r w:rsidRPr="006A174C">
        <w:t xml:space="preserve">Bürkner, P.-C. (2018). Advanced Bayesian multilevel modeling with the R package brms. </w:t>
      </w:r>
      <w:r w:rsidRPr="006A174C">
        <w:rPr>
          <w:i/>
          <w:iCs/>
        </w:rPr>
        <w:t>The R Journal</w:t>
      </w:r>
      <w:r w:rsidRPr="006A174C">
        <w:t xml:space="preserve">, </w:t>
      </w:r>
      <w:r w:rsidRPr="006A174C">
        <w:rPr>
          <w:i/>
          <w:iCs/>
        </w:rPr>
        <w:t>10</w:t>
      </w:r>
      <w:r w:rsidRPr="006A174C">
        <w:t>(1), 395–411.</w:t>
      </w:r>
    </w:p>
    <w:p w14:paraId="0AF13DE1" w14:textId="77777777" w:rsidR="006A174C" w:rsidRPr="006A174C" w:rsidRDefault="006A174C" w:rsidP="006A174C">
      <w:pPr>
        <w:pStyle w:val="Bibliography"/>
      </w:pPr>
      <w:r w:rsidRPr="006A174C">
        <w:t xml:space="preserve">Cohen, J. (1994). The earth is round (p &lt; .05). </w:t>
      </w:r>
      <w:r w:rsidRPr="006A174C">
        <w:rPr>
          <w:i/>
          <w:iCs/>
        </w:rPr>
        <w:t>American Psychologist</w:t>
      </w:r>
      <w:r w:rsidRPr="006A174C">
        <w:t xml:space="preserve">, </w:t>
      </w:r>
      <w:r w:rsidRPr="006A174C">
        <w:rPr>
          <w:i/>
          <w:iCs/>
        </w:rPr>
        <w:t>49</w:t>
      </w:r>
      <w:r w:rsidRPr="006A174C">
        <w:t>(12), 997–1003. https://doi.org/10.1037//0003-066x.49.12.997</w:t>
      </w:r>
    </w:p>
    <w:p w14:paraId="63DFA96B" w14:textId="77777777" w:rsidR="006A174C" w:rsidRPr="006A174C" w:rsidRDefault="006A174C" w:rsidP="006A174C">
      <w:pPr>
        <w:pStyle w:val="Bibliography"/>
      </w:pPr>
      <w:r w:rsidRPr="006A174C">
        <w:t xml:space="preserve">Dickey, J. M., &amp; Lientz, B. P. (1970). The weighted likelihood ratio, sharp hypotheses about chances, the order of a Markov chain. </w:t>
      </w:r>
      <w:r w:rsidRPr="006A174C">
        <w:rPr>
          <w:i/>
          <w:iCs/>
        </w:rPr>
        <w:t>The Annals of Mathematical Statistics</w:t>
      </w:r>
      <w:r w:rsidRPr="006A174C">
        <w:t xml:space="preserve">, </w:t>
      </w:r>
      <w:r w:rsidRPr="006A174C">
        <w:rPr>
          <w:i/>
          <w:iCs/>
        </w:rPr>
        <w:t>41</w:t>
      </w:r>
      <w:r w:rsidRPr="006A174C">
        <w:t>(1), 214–226. https://doi.org/10.1214/aoms/1177697203</w:t>
      </w:r>
    </w:p>
    <w:p w14:paraId="16734F0E" w14:textId="77777777" w:rsidR="006A174C" w:rsidRPr="006A174C" w:rsidRDefault="006A174C" w:rsidP="006A174C">
      <w:pPr>
        <w:pStyle w:val="Bibliography"/>
      </w:pPr>
      <w:r w:rsidRPr="006A174C">
        <w:t xml:space="preserve">Gûnel, E., &amp; Dickey, J. (1974). Bayes factors for independence in contingency tables. </w:t>
      </w:r>
      <w:r w:rsidRPr="006A174C">
        <w:rPr>
          <w:i/>
          <w:iCs/>
        </w:rPr>
        <w:t>Biometrika</w:t>
      </w:r>
      <w:r w:rsidRPr="006A174C">
        <w:t xml:space="preserve">, </w:t>
      </w:r>
      <w:r w:rsidRPr="006A174C">
        <w:rPr>
          <w:i/>
          <w:iCs/>
        </w:rPr>
        <w:t>61</w:t>
      </w:r>
      <w:r w:rsidRPr="006A174C">
        <w:t>(3), 545–557. https://doi.org/10.1093/biomet/61.3.545</w:t>
      </w:r>
    </w:p>
    <w:p w14:paraId="60AC961D" w14:textId="77777777" w:rsidR="006A174C" w:rsidRPr="006A174C" w:rsidRDefault="006A174C" w:rsidP="006A174C">
      <w:pPr>
        <w:pStyle w:val="Bibliography"/>
      </w:pPr>
      <w:r w:rsidRPr="006A174C">
        <w:t xml:space="preserve">Jamil, T., Ly, A., Morey, R. D., Love, J., Marsman, M., &amp; Wagenmakers, E.-J. (2017). Default “Gunel and Dickey” Bayes factors for contingency tables. </w:t>
      </w:r>
      <w:r w:rsidRPr="006A174C">
        <w:rPr>
          <w:i/>
          <w:iCs/>
        </w:rPr>
        <w:t>Behavior Research Methods</w:t>
      </w:r>
      <w:r w:rsidRPr="006A174C">
        <w:t xml:space="preserve">, </w:t>
      </w:r>
      <w:r w:rsidRPr="006A174C">
        <w:rPr>
          <w:i/>
          <w:iCs/>
        </w:rPr>
        <w:t>49</w:t>
      </w:r>
      <w:r w:rsidRPr="006A174C">
        <w:t>(2), 638–652. https://doi.org/10.3758/s13428-016-0739-8</w:t>
      </w:r>
    </w:p>
    <w:p w14:paraId="5807C20E" w14:textId="77777777" w:rsidR="006A174C" w:rsidRPr="006A174C" w:rsidRDefault="006A174C" w:rsidP="006A174C">
      <w:pPr>
        <w:pStyle w:val="Bibliography"/>
      </w:pPr>
      <w:r w:rsidRPr="006A174C">
        <w:t xml:space="preserve">Kirk, R. E. (1996). Practical significance: A concept whose time has come. </w:t>
      </w:r>
      <w:r w:rsidRPr="006A174C">
        <w:rPr>
          <w:i/>
          <w:iCs/>
        </w:rPr>
        <w:t>Educational and Psychological Measurement</w:t>
      </w:r>
      <w:r w:rsidRPr="006A174C">
        <w:t xml:space="preserve">, </w:t>
      </w:r>
      <w:r w:rsidRPr="006A174C">
        <w:rPr>
          <w:i/>
          <w:iCs/>
        </w:rPr>
        <w:t>56</w:t>
      </w:r>
      <w:r w:rsidRPr="006A174C">
        <w:t>(5), 746–759. https://doi.org/10.1177/0013164496056005002</w:t>
      </w:r>
    </w:p>
    <w:p w14:paraId="3CAC8607" w14:textId="77777777" w:rsidR="006A174C" w:rsidRPr="006A174C" w:rsidRDefault="006A174C" w:rsidP="006A174C">
      <w:pPr>
        <w:pStyle w:val="Bibliography"/>
      </w:pPr>
      <w:r w:rsidRPr="006A174C">
        <w:t xml:space="preserve">Kruschke, J. K. (2013). Bayesian estimation supersedes the t test. </w:t>
      </w:r>
      <w:r w:rsidRPr="006A174C">
        <w:rPr>
          <w:i/>
          <w:iCs/>
        </w:rPr>
        <w:t>Journal of Experimental Psychology: General</w:t>
      </w:r>
      <w:r w:rsidRPr="006A174C">
        <w:t xml:space="preserve">, </w:t>
      </w:r>
      <w:r w:rsidRPr="006A174C">
        <w:rPr>
          <w:i/>
          <w:iCs/>
        </w:rPr>
        <w:t>142</w:t>
      </w:r>
      <w:r w:rsidRPr="006A174C">
        <w:t>(2), 573–603. https://doi.org/10.1037/a0029146</w:t>
      </w:r>
    </w:p>
    <w:p w14:paraId="419E8672" w14:textId="77777777" w:rsidR="006A174C" w:rsidRPr="006A174C" w:rsidRDefault="006A174C" w:rsidP="006A174C">
      <w:pPr>
        <w:pStyle w:val="Bibliography"/>
      </w:pPr>
      <w:r w:rsidRPr="006A174C">
        <w:t xml:space="preserve">Kruschke, J. K., &amp; Liddell, T. M. (2018). The Bayesian new statistics: Hypothesis testing, estimation, meta-analysis, and power analysis from a Bayesian perspective. </w:t>
      </w:r>
      <w:r w:rsidRPr="006A174C">
        <w:rPr>
          <w:i/>
          <w:iCs/>
        </w:rPr>
        <w:t>Psychonomic Bulletin &amp; Review</w:t>
      </w:r>
      <w:r w:rsidRPr="006A174C">
        <w:t xml:space="preserve">, </w:t>
      </w:r>
      <w:r w:rsidRPr="006A174C">
        <w:rPr>
          <w:i/>
          <w:iCs/>
        </w:rPr>
        <w:t>25</w:t>
      </w:r>
      <w:r w:rsidRPr="006A174C">
        <w:t>(1), 178–206. https://doi.org/10.3758/s13423-016-1221-4</w:t>
      </w:r>
    </w:p>
    <w:p w14:paraId="79989D53" w14:textId="77777777" w:rsidR="006A174C" w:rsidRPr="006A174C" w:rsidRDefault="006A174C" w:rsidP="006A174C">
      <w:pPr>
        <w:pStyle w:val="Bibliography"/>
      </w:pPr>
      <w:r w:rsidRPr="006A174C">
        <w:lastRenderedPageBreak/>
        <w:t xml:space="preserve">Makowski, D., Ben-Shachar, M. S., Chen, S. H. A., &amp; Lüdecke, D. (2019). Indices of effect existence and significance in the Bayesian framework. </w:t>
      </w:r>
      <w:r w:rsidRPr="006A174C">
        <w:rPr>
          <w:i/>
          <w:iCs/>
        </w:rPr>
        <w:t>Frontiers in Psychology</w:t>
      </w:r>
      <w:r w:rsidRPr="006A174C">
        <w:t xml:space="preserve">, </w:t>
      </w:r>
      <w:r w:rsidRPr="006A174C">
        <w:rPr>
          <w:i/>
          <w:iCs/>
        </w:rPr>
        <w:t>10</w:t>
      </w:r>
      <w:r w:rsidRPr="006A174C">
        <w:t>. https://doi.org/10.3389/fpsyg.2019.02767</w:t>
      </w:r>
    </w:p>
    <w:p w14:paraId="6ED87827" w14:textId="77777777" w:rsidR="006A174C" w:rsidRPr="006A174C" w:rsidRDefault="006A174C" w:rsidP="006A174C">
      <w:pPr>
        <w:pStyle w:val="Bibliography"/>
      </w:pPr>
      <w:r w:rsidRPr="006A174C">
        <w:t xml:space="preserve">Makowski, D., Ben-Shachar, M. S., &amp; Lüdecke, D. (2019). BayestestR: Describing Effects and their Uncertainty, Existence and Significance within the Bayesian Framework. </w:t>
      </w:r>
      <w:r w:rsidRPr="006A174C">
        <w:rPr>
          <w:i/>
          <w:iCs/>
        </w:rPr>
        <w:t>Journal of Open Source Software</w:t>
      </w:r>
      <w:r w:rsidRPr="006A174C">
        <w:t xml:space="preserve">, </w:t>
      </w:r>
      <w:r w:rsidRPr="006A174C">
        <w:rPr>
          <w:i/>
          <w:iCs/>
        </w:rPr>
        <w:t>4</w:t>
      </w:r>
      <w:r w:rsidRPr="006A174C">
        <w:t>(40), 1541. https://doi.org/10.21105/joss.01541</w:t>
      </w:r>
    </w:p>
    <w:p w14:paraId="01866BE1" w14:textId="77777777" w:rsidR="006A174C" w:rsidRPr="006A174C" w:rsidRDefault="006A174C" w:rsidP="006A174C">
      <w:pPr>
        <w:pStyle w:val="Bibliography"/>
      </w:pPr>
      <w:r w:rsidRPr="006A174C">
        <w:t xml:space="preserve">Morey, R. D., &amp; Rouder, J. N. (2018). </w:t>
      </w:r>
      <w:r w:rsidRPr="006A174C">
        <w:rPr>
          <w:i/>
          <w:iCs/>
        </w:rPr>
        <w:t>BayesFactor: Computation of Bayes Factors for Common Designs</w:t>
      </w:r>
      <w:r w:rsidRPr="006A174C">
        <w:t>. https://CRAN.R-project.org/package=BayesFactor</w:t>
      </w:r>
    </w:p>
    <w:p w14:paraId="1CE54605" w14:textId="77777777" w:rsidR="006A174C" w:rsidRPr="006A174C" w:rsidRDefault="006A174C" w:rsidP="006A174C">
      <w:pPr>
        <w:pStyle w:val="Bibliography"/>
      </w:pPr>
      <w:r w:rsidRPr="006A174C">
        <w:t xml:space="preserve">R Core Team. (2020). </w:t>
      </w:r>
      <w:r w:rsidRPr="006A174C">
        <w:rPr>
          <w:i/>
          <w:iCs/>
        </w:rPr>
        <w:t>R: A language and environment for statistical computing</w:t>
      </w:r>
      <w:r w:rsidRPr="006A174C">
        <w:t xml:space="preserve"> (4.0.2) [Computer software]. R Foundation for Statistical Computing. https://www.R-project.org/</w:t>
      </w:r>
    </w:p>
    <w:p w14:paraId="22BBF8E6" w14:textId="77777777" w:rsidR="006A174C" w:rsidRPr="006A174C" w:rsidRDefault="006A174C" w:rsidP="006A174C">
      <w:pPr>
        <w:pStyle w:val="Bibliography"/>
      </w:pPr>
      <w:r w:rsidRPr="006A174C">
        <w:t xml:space="preserve">Wagenmakers, E.-J., Lodewyckx, T., Kuriyal, H., &amp; Grasman, R. (2010). Bayesian hypothesis testing for psychologists: A tutorial on the Savage–Dickey method. </w:t>
      </w:r>
      <w:r w:rsidRPr="006A174C">
        <w:rPr>
          <w:i/>
          <w:iCs/>
        </w:rPr>
        <w:t>Cognitive Psychology</w:t>
      </w:r>
      <w:r w:rsidRPr="006A174C">
        <w:t xml:space="preserve">, </w:t>
      </w:r>
      <w:r w:rsidRPr="006A174C">
        <w:rPr>
          <w:i/>
          <w:iCs/>
        </w:rPr>
        <w:t>60</w:t>
      </w:r>
      <w:r w:rsidRPr="006A174C">
        <w:t>(3), 158–189. https://doi.org/10.1016/j.cogpsych.2009.12.001</w:t>
      </w:r>
    </w:p>
    <w:p w14:paraId="64A2FD82" w14:textId="10FF5779" w:rsidR="006A174C" w:rsidRPr="006A174C" w:rsidRDefault="006A174C" w:rsidP="006A174C">
      <w:pPr>
        <w:spacing w:line="480" w:lineRule="auto"/>
      </w:pPr>
      <w:r>
        <w:fldChar w:fldCharType="end"/>
      </w:r>
    </w:p>
    <w:sectPr w:rsidR="006A174C" w:rsidRPr="006A174C" w:rsidSect="00126A87">
      <w:headerReference w:type="even" r:id="rId6"/>
      <w:headerReference w:type="default" r:id="rId7"/>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8599A6" w14:textId="77777777" w:rsidR="00357627" w:rsidRDefault="00357627" w:rsidP="006A174C">
      <w:r>
        <w:separator/>
      </w:r>
    </w:p>
  </w:endnote>
  <w:endnote w:type="continuationSeparator" w:id="0">
    <w:p w14:paraId="5D66FDAD" w14:textId="77777777" w:rsidR="00357627" w:rsidRDefault="00357627" w:rsidP="006A1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2921F" w14:textId="77777777" w:rsidR="00357627" w:rsidRDefault="00357627" w:rsidP="006A174C">
      <w:r>
        <w:separator/>
      </w:r>
    </w:p>
  </w:footnote>
  <w:footnote w:type="continuationSeparator" w:id="0">
    <w:p w14:paraId="4AF2C4D7" w14:textId="77777777" w:rsidR="00357627" w:rsidRDefault="00357627" w:rsidP="006A17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43055334"/>
      <w:docPartObj>
        <w:docPartGallery w:val="Page Numbers (Top of Page)"/>
        <w:docPartUnique/>
      </w:docPartObj>
    </w:sdtPr>
    <w:sdtEndPr>
      <w:rPr>
        <w:rStyle w:val="PageNumber"/>
      </w:rPr>
    </w:sdtEndPr>
    <w:sdtContent>
      <w:p w14:paraId="43DBFD02" w14:textId="56AB63DF" w:rsidR="006A174C" w:rsidRDefault="006A174C" w:rsidP="009C78D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ACA543" w14:textId="77777777" w:rsidR="006A174C" w:rsidRDefault="006A174C" w:rsidP="006A174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8840288"/>
      <w:docPartObj>
        <w:docPartGallery w:val="Page Numbers (Top of Page)"/>
        <w:docPartUnique/>
      </w:docPartObj>
    </w:sdtPr>
    <w:sdtEndPr>
      <w:rPr>
        <w:rStyle w:val="PageNumber"/>
      </w:rPr>
    </w:sdtEndPr>
    <w:sdtContent>
      <w:p w14:paraId="5AEC2051" w14:textId="02FEE2F1" w:rsidR="006A174C" w:rsidRDefault="006A174C" w:rsidP="009C78DD">
        <w:pPr>
          <w:pStyle w:val="Header"/>
          <w:framePr w:wrap="none" w:vAnchor="text" w:hAnchor="margin" w:xAlign="right" w:y="1"/>
          <w:rPr>
            <w:rStyle w:val="PageNumber"/>
          </w:rPr>
        </w:pPr>
        <w:r>
          <w:rPr>
            <w:rStyle w:val="PageNumber"/>
          </w:rPr>
          <w:t>S</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BB0CFA" w14:textId="5710F0C7" w:rsidR="006A174C" w:rsidRDefault="006A174C" w:rsidP="006A174C">
    <w:pPr>
      <w:pStyle w:val="Header"/>
      <w:ind w:right="360"/>
    </w:pPr>
    <w:r>
      <w:rPr>
        <w:sz w:val="20"/>
        <w:szCs w:val="20"/>
      </w:rPr>
      <w:t>Quinde-</w:t>
    </w:r>
    <w:proofErr w:type="spellStart"/>
    <w:r>
      <w:rPr>
        <w:sz w:val="20"/>
        <w:szCs w:val="20"/>
      </w:rPr>
      <w:t>Zlibut</w:t>
    </w:r>
    <w:proofErr w:type="spellEnd"/>
    <w:r>
      <w:rPr>
        <w:sz w:val="20"/>
        <w:szCs w:val="20"/>
      </w:rPr>
      <w:t xml:space="preserve"> et al.</w:t>
    </w:r>
    <w:r>
      <w:rPr>
        <w:i/>
        <w:iCs/>
        <w:sz w:val="20"/>
        <w:szCs w:val="20"/>
      </w:rPr>
      <w:t>, 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60A"/>
    <w:rsid w:val="0000328B"/>
    <w:rsid w:val="000152CC"/>
    <w:rsid w:val="0006660A"/>
    <w:rsid w:val="00081DF7"/>
    <w:rsid w:val="00126A87"/>
    <w:rsid w:val="00150B27"/>
    <w:rsid w:val="001679E5"/>
    <w:rsid w:val="001A246D"/>
    <w:rsid w:val="001F00E6"/>
    <w:rsid w:val="00253DD2"/>
    <w:rsid w:val="002D376D"/>
    <w:rsid w:val="003071A7"/>
    <w:rsid w:val="00357627"/>
    <w:rsid w:val="00372F7D"/>
    <w:rsid w:val="00391AE4"/>
    <w:rsid w:val="004D45DC"/>
    <w:rsid w:val="005C0024"/>
    <w:rsid w:val="005C48C6"/>
    <w:rsid w:val="006A174C"/>
    <w:rsid w:val="006B57FA"/>
    <w:rsid w:val="00820329"/>
    <w:rsid w:val="00857490"/>
    <w:rsid w:val="00994233"/>
    <w:rsid w:val="00B8259F"/>
    <w:rsid w:val="00BB321D"/>
    <w:rsid w:val="00D9315B"/>
    <w:rsid w:val="00E12253"/>
    <w:rsid w:val="00E646C7"/>
    <w:rsid w:val="00FA0B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AAFEC6"/>
  <w14:defaultImageDpi w14:val="32767"/>
  <w15:chartTrackingRefBased/>
  <w15:docId w15:val="{F294727F-B268-CC42-83D7-CF5041EA8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06660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6660A"/>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06660A"/>
    <w:rPr>
      <w:sz w:val="18"/>
      <w:szCs w:val="18"/>
    </w:rPr>
  </w:style>
  <w:style w:type="character" w:customStyle="1" w:styleId="BalloonTextChar">
    <w:name w:val="Balloon Text Char"/>
    <w:basedOn w:val="DefaultParagraphFont"/>
    <w:link w:val="BalloonText"/>
    <w:uiPriority w:val="99"/>
    <w:semiHidden/>
    <w:rsid w:val="0006660A"/>
    <w:rPr>
      <w:sz w:val="18"/>
      <w:szCs w:val="18"/>
    </w:rPr>
  </w:style>
  <w:style w:type="paragraph" w:styleId="Bibliography">
    <w:name w:val="Bibliography"/>
    <w:basedOn w:val="Normal"/>
    <w:next w:val="Normal"/>
    <w:uiPriority w:val="37"/>
    <w:unhideWhenUsed/>
    <w:rsid w:val="006A174C"/>
    <w:pPr>
      <w:spacing w:line="480" w:lineRule="auto"/>
      <w:ind w:left="720" w:hanging="720"/>
    </w:pPr>
  </w:style>
  <w:style w:type="paragraph" w:styleId="Header">
    <w:name w:val="header"/>
    <w:basedOn w:val="Normal"/>
    <w:link w:val="HeaderChar"/>
    <w:uiPriority w:val="99"/>
    <w:unhideWhenUsed/>
    <w:rsid w:val="006A174C"/>
    <w:pPr>
      <w:tabs>
        <w:tab w:val="center" w:pos="4680"/>
        <w:tab w:val="right" w:pos="9360"/>
      </w:tabs>
    </w:pPr>
  </w:style>
  <w:style w:type="character" w:customStyle="1" w:styleId="HeaderChar">
    <w:name w:val="Header Char"/>
    <w:basedOn w:val="DefaultParagraphFont"/>
    <w:link w:val="Header"/>
    <w:uiPriority w:val="99"/>
    <w:rsid w:val="006A174C"/>
  </w:style>
  <w:style w:type="paragraph" w:styleId="Footer">
    <w:name w:val="footer"/>
    <w:basedOn w:val="Normal"/>
    <w:link w:val="FooterChar"/>
    <w:uiPriority w:val="99"/>
    <w:unhideWhenUsed/>
    <w:rsid w:val="006A174C"/>
    <w:pPr>
      <w:tabs>
        <w:tab w:val="center" w:pos="4680"/>
        <w:tab w:val="right" w:pos="9360"/>
      </w:tabs>
    </w:pPr>
  </w:style>
  <w:style w:type="character" w:customStyle="1" w:styleId="FooterChar">
    <w:name w:val="Footer Char"/>
    <w:basedOn w:val="DefaultParagraphFont"/>
    <w:link w:val="Footer"/>
    <w:uiPriority w:val="99"/>
    <w:rsid w:val="006A174C"/>
  </w:style>
  <w:style w:type="character" w:styleId="PageNumber">
    <w:name w:val="page number"/>
    <w:basedOn w:val="DefaultParagraphFont"/>
    <w:uiPriority w:val="99"/>
    <w:semiHidden/>
    <w:unhideWhenUsed/>
    <w:rsid w:val="006A1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4</Pages>
  <Words>1902</Words>
  <Characters>1084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Zachary J</dc:creator>
  <cp:keywords/>
  <dc:description/>
  <cp:lastModifiedBy>Quinde, Jennifer Michelle</cp:lastModifiedBy>
  <cp:revision>2</cp:revision>
  <dcterms:created xsi:type="dcterms:W3CDTF">2020-11-19T16:47:00Z</dcterms:created>
  <dcterms:modified xsi:type="dcterms:W3CDTF">2020-11-19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5RVO9G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